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7E48A5">
              <w:rPr>
                <w:webHidden/>
              </w:rPr>
              <w:t>i</w:t>
            </w:r>
            <w:r w:rsidRPr="00092585">
              <w:rPr>
                <w:webHidden/>
              </w:rPr>
              <w:fldChar w:fldCharType="end"/>
            </w:r>
          </w:hyperlink>
        </w:p>
        <w:p w14:paraId="671FFE64" w14:textId="77777777" w:rsidR="00B30E79" w:rsidRPr="00092585" w:rsidRDefault="00C94C3E">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7E48A5">
              <w:rPr>
                <w:webHidden/>
              </w:rPr>
              <w:t>ii</w:t>
            </w:r>
            <w:r w:rsidR="00B30E79" w:rsidRPr="00092585">
              <w:rPr>
                <w:webHidden/>
              </w:rPr>
              <w:fldChar w:fldCharType="end"/>
            </w:r>
          </w:hyperlink>
        </w:p>
        <w:p w14:paraId="516F345F" w14:textId="77777777" w:rsidR="00B30E79" w:rsidRPr="00092585" w:rsidRDefault="00C94C3E">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7E48A5">
              <w:rPr>
                <w:webHidden/>
              </w:rPr>
              <w:t>iii</w:t>
            </w:r>
            <w:r w:rsidR="00B30E79" w:rsidRPr="00092585">
              <w:rPr>
                <w:webHidden/>
              </w:rPr>
              <w:fldChar w:fldCharType="end"/>
            </w:r>
          </w:hyperlink>
        </w:p>
        <w:p w14:paraId="3238FC86" w14:textId="77777777" w:rsidR="00B30E79" w:rsidRPr="00092585" w:rsidRDefault="00C94C3E">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7E48A5">
              <w:rPr>
                <w:webHidden/>
              </w:rPr>
              <w:t>v</w:t>
            </w:r>
            <w:r w:rsidR="00B30E79" w:rsidRPr="00092585">
              <w:rPr>
                <w:webHidden/>
              </w:rPr>
              <w:fldChar w:fldCharType="end"/>
            </w:r>
          </w:hyperlink>
        </w:p>
        <w:p w14:paraId="4F3C7C9E" w14:textId="77777777" w:rsidR="00B30E79" w:rsidRPr="00092585" w:rsidRDefault="00C94C3E">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7E48A5">
              <w:rPr>
                <w:webHidden/>
              </w:rPr>
              <w:t>vii</w:t>
            </w:r>
            <w:r w:rsidR="00B30E79" w:rsidRPr="00092585">
              <w:rPr>
                <w:webHidden/>
              </w:rPr>
              <w:fldChar w:fldCharType="end"/>
            </w:r>
          </w:hyperlink>
        </w:p>
        <w:p w14:paraId="5E858E5E" w14:textId="77777777" w:rsidR="00B30E79" w:rsidRPr="00092585" w:rsidRDefault="00C94C3E">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7E48A5">
              <w:rPr>
                <w:webHidden/>
              </w:rPr>
              <w:t>viii</w:t>
            </w:r>
            <w:r w:rsidR="00B30E79" w:rsidRPr="00092585">
              <w:rPr>
                <w:webHidden/>
              </w:rPr>
              <w:fldChar w:fldCharType="end"/>
            </w:r>
          </w:hyperlink>
        </w:p>
        <w:p w14:paraId="360B4DE0" w14:textId="2D1F3A11" w:rsidR="00B30E79" w:rsidRPr="00092585" w:rsidRDefault="00C94C3E">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7E48A5">
              <w:rPr>
                <w:webHidden/>
              </w:rPr>
              <w:t>1</w:t>
            </w:r>
            <w:r w:rsidR="00B30E79" w:rsidRPr="00092585">
              <w:rPr>
                <w:webHidden/>
              </w:rPr>
              <w:fldChar w:fldCharType="end"/>
            </w:r>
          </w:hyperlink>
        </w:p>
        <w:p w14:paraId="6AB7669C"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1</w:t>
            </w:r>
            <w:r w:rsidR="00B30E79" w:rsidRPr="00092585">
              <w:rPr>
                <w:webHidden/>
                <w:sz w:val="24"/>
                <w:szCs w:val="24"/>
              </w:rPr>
              <w:fldChar w:fldCharType="end"/>
            </w:r>
          </w:hyperlink>
        </w:p>
        <w:p w14:paraId="715B0ACB"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2C040277"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055E8E42"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7E48A5">
              <w:rPr>
                <w:webHidden/>
                <w:sz w:val="24"/>
                <w:szCs w:val="24"/>
              </w:rPr>
              <w:t>13</w:t>
            </w:r>
            <w:r w:rsidR="00B30E79" w:rsidRPr="00092585">
              <w:rPr>
                <w:webHidden/>
                <w:sz w:val="24"/>
                <w:szCs w:val="24"/>
              </w:rPr>
              <w:fldChar w:fldCharType="end"/>
            </w:r>
          </w:hyperlink>
        </w:p>
        <w:p w14:paraId="45D6210B" w14:textId="1F1452AA" w:rsidR="00B30E79" w:rsidRPr="00092585" w:rsidRDefault="00C94C3E">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7E48A5">
              <w:rPr>
                <w:webHidden/>
              </w:rPr>
              <w:t>14</w:t>
            </w:r>
            <w:r w:rsidR="00B30E79" w:rsidRPr="00092585">
              <w:rPr>
                <w:webHidden/>
              </w:rPr>
              <w:fldChar w:fldCharType="end"/>
            </w:r>
          </w:hyperlink>
        </w:p>
        <w:p w14:paraId="42BE8501"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7E48A5">
              <w:rPr>
                <w:webHidden/>
                <w:sz w:val="24"/>
                <w:szCs w:val="24"/>
              </w:rPr>
              <w:t>14</w:t>
            </w:r>
            <w:r w:rsidR="00B30E79" w:rsidRPr="00092585">
              <w:rPr>
                <w:webHidden/>
                <w:sz w:val="24"/>
                <w:szCs w:val="24"/>
              </w:rPr>
              <w:fldChar w:fldCharType="end"/>
            </w:r>
          </w:hyperlink>
        </w:p>
        <w:p w14:paraId="2533A4FB"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7E48A5">
              <w:rPr>
                <w:webHidden/>
                <w:sz w:val="24"/>
                <w:szCs w:val="24"/>
              </w:rPr>
              <w:t>15</w:t>
            </w:r>
            <w:r w:rsidR="00B30E79" w:rsidRPr="00092585">
              <w:rPr>
                <w:webHidden/>
                <w:sz w:val="24"/>
                <w:szCs w:val="24"/>
              </w:rPr>
              <w:fldChar w:fldCharType="end"/>
            </w:r>
          </w:hyperlink>
        </w:p>
        <w:p w14:paraId="2A4E06A2"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7E48A5">
              <w:rPr>
                <w:webHidden/>
                <w:sz w:val="24"/>
                <w:szCs w:val="24"/>
              </w:rPr>
              <w:t>17</w:t>
            </w:r>
            <w:r w:rsidR="00B30E79" w:rsidRPr="00092585">
              <w:rPr>
                <w:webHidden/>
                <w:sz w:val="24"/>
                <w:szCs w:val="24"/>
              </w:rPr>
              <w:fldChar w:fldCharType="end"/>
            </w:r>
          </w:hyperlink>
        </w:p>
        <w:p w14:paraId="0E612BED"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0DEE9FB"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2C31594"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0</w:t>
            </w:r>
            <w:r w:rsidR="00B30E79" w:rsidRPr="00092585">
              <w:rPr>
                <w:webHidden/>
                <w:sz w:val="24"/>
                <w:szCs w:val="24"/>
              </w:rPr>
              <w:fldChar w:fldCharType="end"/>
            </w:r>
          </w:hyperlink>
        </w:p>
        <w:p w14:paraId="478868FD"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1</w:t>
            </w:r>
            <w:r w:rsidR="00B30E79" w:rsidRPr="00092585">
              <w:rPr>
                <w:webHidden/>
                <w:sz w:val="24"/>
                <w:szCs w:val="24"/>
              </w:rPr>
              <w:fldChar w:fldCharType="end"/>
            </w:r>
          </w:hyperlink>
        </w:p>
        <w:p w14:paraId="57308647"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44AD49B"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5CB178D"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7E48A5">
              <w:rPr>
                <w:webHidden/>
                <w:sz w:val="24"/>
                <w:szCs w:val="24"/>
              </w:rPr>
              <w:t>23</w:t>
            </w:r>
            <w:r w:rsidR="00B30E79" w:rsidRPr="00092585">
              <w:rPr>
                <w:webHidden/>
                <w:sz w:val="24"/>
                <w:szCs w:val="24"/>
              </w:rPr>
              <w:fldChar w:fldCharType="end"/>
            </w:r>
          </w:hyperlink>
        </w:p>
        <w:p w14:paraId="4B533C83"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7E48A5">
              <w:rPr>
                <w:webHidden/>
                <w:sz w:val="24"/>
                <w:szCs w:val="24"/>
              </w:rPr>
              <w:t>26</w:t>
            </w:r>
            <w:r w:rsidR="00B30E79" w:rsidRPr="00092585">
              <w:rPr>
                <w:webHidden/>
                <w:sz w:val="24"/>
                <w:szCs w:val="24"/>
              </w:rPr>
              <w:fldChar w:fldCharType="end"/>
            </w:r>
          </w:hyperlink>
        </w:p>
        <w:p w14:paraId="22F1E2B9"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349394C5"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6B5F42B8"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9</w:t>
            </w:r>
            <w:r w:rsidR="00B30E79" w:rsidRPr="00092585">
              <w:rPr>
                <w:webHidden/>
                <w:sz w:val="24"/>
                <w:szCs w:val="24"/>
              </w:rPr>
              <w:fldChar w:fldCharType="end"/>
            </w:r>
          </w:hyperlink>
        </w:p>
        <w:p w14:paraId="408F7B23"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7E48A5">
              <w:rPr>
                <w:webHidden/>
                <w:sz w:val="24"/>
                <w:szCs w:val="24"/>
              </w:rPr>
              <w:t>30</w:t>
            </w:r>
            <w:r w:rsidR="00B30E79" w:rsidRPr="00092585">
              <w:rPr>
                <w:webHidden/>
                <w:sz w:val="24"/>
                <w:szCs w:val="24"/>
              </w:rPr>
              <w:fldChar w:fldCharType="end"/>
            </w:r>
          </w:hyperlink>
        </w:p>
        <w:p w14:paraId="05E34B6E"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7BD17C5F"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6085E279"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0B4E2981"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509B02C5"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C94C3E">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7E48A5">
              <w:rPr>
                <w:webHidden/>
              </w:rPr>
              <w:t>43</w:t>
            </w:r>
            <w:r w:rsidR="00B30E79" w:rsidRPr="00092585">
              <w:rPr>
                <w:webHidden/>
              </w:rPr>
              <w:fldChar w:fldCharType="end"/>
            </w:r>
          </w:hyperlink>
        </w:p>
        <w:p w14:paraId="0D7651CB"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C94C3E">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1BC32A52"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293B5020"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637DA846"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7E48A5">
              <w:rPr>
                <w:webHidden/>
                <w:sz w:val="24"/>
                <w:szCs w:val="24"/>
              </w:rPr>
              <w:t>44</w:t>
            </w:r>
            <w:r w:rsidR="00B30E79" w:rsidRPr="00092585">
              <w:rPr>
                <w:webHidden/>
                <w:sz w:val="24"/>
                <w:szCs w:val="24"/>
              </w:rPr>
              <w:fldChar w:fldCharType="end"/>
            </w:r>
          </w:hyperlink>
        </w:p>
        <w:p w14:paraId="66AD7EA9"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7E48A5">
              <w:rPr>
                <w:webHidden/>
                <w:sz w:val="24"/>
                <w:szCs w:val="24"/>
              </w:rPr>
              <w:t>46</w:t>
            </w:r>
            <w:r w:rsidR="00B30E79" w:rsidRPr="00092585">
              <w:rPr>
                <w:webHidden/>
                <w:sz w:val="24"/>
                <w:szCs w:val="24"/>
              </w:rPr>
              <w:fldChar w:fldCharType="end"/>
            </w:r>
          </w:hyperlink>
        </w:p>
        <w:p w14:paraId="28E1158D"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7E48A5">
              <w:rPr>
                <w:webHidden/>
                <w:sz w:val="24"/>
                <w:szCs w:val="24"/>
              </w:rPr>
              <w:t>48</w:t>
            </w:r>
            <w:r w:rsidR="00B30E79" w:rsidRPr="00092585">
              <w:rPr>
                <w:webHidden/>
                <w:sz w:val="24"/>
                <w:szCs w:val="24"/>
              </w:rPr>
              <w:fldChar w:fldCharType="end"/>
            </w:r>
          </w:hyperlink>
        </w:p>
        <w:p w14:paraId="5E049B3C" w14:textId="77777777" w:rsidR="00B30E79" w:rsidRPr="00092585" w:rsidRDefault="00C94C3E"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7E48A5">
              <w:rPr>
                <w:webHidden/>
                <w:sz w:val="24"/>
                <w:szCs w:val="24"/>
              </w:rPr>
              <w:t>50</w:t>
            </w:r>
            <w:r w:rsidR="00B30E79" w:rsidRPr="00092585">
              <w:rPr>
                <w:webHidden/>
                <w:sz w:val="24"/>
                <w:szCs w:val="24"/>
              </w:rPr>
              <w:fldChar w:fldCharType="end"/>
            </w:r>
          </w:hyperlink>
        </w:p>
        <w:p w14:paraId="71C444E7" w14:textId="77777777" w:rsidR="00B30E79" w:rsidRPr="00092585" w:rsidRDefault="00C94C3E">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7E48A5">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7E48A5">
          <w:rPr>
            <w:noProof/>
            <w:webHidden/>
            <w:sz w:val="24"/>
            <w:szCs w:val="24"/>
          </w:rPr>
          <w:t>6</w:t>
        </w:r>
        <w:r w:rsidRPr="000D7AB3">
          <w:rPr>
            <w:noProof/>
            <w:webHidden/>
            <w:sz w:val="24"/>
            <w:szCs w:val="24"/>
          </w:rPr>
          <w:fldChar w:fldCharType="end"/>
        </w:r>
      </w:hyperlink>
    </w:p>
    <w:p w14:paraId="3E986428" w14:textId="77777777" w:rsidR="00A66857" w:rsidRPr="000D7AB3" w:rsidRDefault="00C94C3E"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7E48A5">
          <w:rPr>
            <w:noProof/>
            <w:webHidden/>
            <w:sz w:val="24"/>
            <w:szCs w:val="24"/>
          </w:rPr>
          <w:t>7</w:t>
        </w:r>
        <w:r w:rsidRPr="000D7AB3">
          <w:rPr>
            <w:noProof/>
            <w:webHidden/>
            <w:sz w:val="24"/>
            <w:szCs w:val="24"/>
          </w:rPr>
          <w:fldChar w:fldCharType="end"/>
        </w:r>
      </w:hyperlink>
    </w:p>
    <w:p w14:paraId="4E75EE25" w14:textId="77777777" w:rsidR="000D7AB3"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C94C3E"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C94C3E">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7E48A5">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971BDB" w:rsidRDefault="007F3261" w:rsidP="00FF030A">
      <w:pPr>
        <w:pStyle w:val="ListParagraph"/>
        <w:numPr>
          <w:ilvl w:val="0"/>
          <w:numId w:val="6"/>
        </w:numPr>
        <w:tabs>
          <w:tab w:val="left" w:pos="1309"/>
        </w:tabs>
        <w:spacing w:before="1" w:line="480" w:lineRule="auto"/>
        <w:ind w:right="115"/>
        <w:rPr>
          <w:sz w:val="24"/>
          <w:szCs w:val="24"/>
          <w:highlight w:val="yellow"/>
        </w:rPr>
      </w:pPr>
      <w:r w:rsidRPr="00971BDB">
        <w:rPr>
          <w:sz w:val="24"/>
          <w:szCs w:val="24"/>
          <w:highlight w:val="yellow"/>
          <w:lang w:val="id-ID"/>
        </w:rPr>
        <w:t xml:space="preserve">Berapa besar pengaruh </w:t>
      </w:r>
      <w:r w:rsidRPr="00971BDB">
        <w:rPr>
          <w:i/>
          <w:sz w:val="24"/>
          <w:szCs w:val="24"/>
          <w:highlight w:val="yellow"/>
        </w:rPr>
        <w:t>Loan</w:t>
      </w:r>
      <w:r w:rsidRPr="00971BDB">
        <w:rPr>
          <w:i/>
          <w:spacing w:val="8"/>
          <w:sz w:val="24"/>
          <w:szCs w:val="24"/>
          <w:highlight w:val="yellow"/>
        </w:rPr>
        <w:t xml:space="preserve"> </w:t>
      </w:r>
      <w:r w:rsidRPr="00971BDB">
        <w:rPr>
          <w:i/>
          <w:sz w:val="24"/>
          <w:szCs w:val="24"/>
          <w:highlight w:val="yellow"/>
        </w:rPr>
        <w:t>to</w:t>
      </w:r>
      <w:r w:rsidRPr="00971BDB">
        <w:rPr>
          <w:i/>
          <w:spacing w:val="8"/>
          <w:sz w:val="24"/>
          <w:szCs w:val="24"/>
          <w:highlight w:val="yellow"/>
        </w:rPr>
        <w:t xml:space="preserve"> </w:t>
      </w:r>
      <w:r w:rsidRPr="00971BDB">
        <w:rPr>
          <w:i/>
          <w:sz w:val="24"/>
          <w:szCs w:val="24"/>
          <w:highlight w:val="yellow"/>
          <w:lang w:val="id-ID"/>
        </w:rPr>
        <w:t>D</w:t>
      </w:r>
      <w:r w:rsidRPr="00971BDB">
        <w:rPr>
          <w:i/>
          <w:sz w:val="24"/>
          <w:szCs w:val="24"/>
          <w:highlight w:val="yellow"/>
        </w:rPr>
        <w:t>eposit</w:t>
      </w:r>
      <w:r w:rsidRPr="00971BDB">
        <w:rPr>
          <w:i/>
          <w:spacing w:val="6"/>
          <w:sz w:val="24"/>
          <w:szCs w:val="24"/>
          <w:highlight w:val="yellow"/>
        </w:rPr>
        <w:t xml:space="preserve"> </w:t>
      </w:r>
      <w:r w:rsidRPr="00971BDB">
        <w:rPr>
          <w:i/>
          <w:sz w:val="24"/>
          <w:szCs w:val="24"/>
          <w:highlight w:val="yellow"/>
          <w:lang w:val="id-ID"/>
        </w:rPr>
        <w:t>R</w:t>
      </w:r>
      <w:r w:rsidRPr="00971BDB">
        <w:rPr>
          <w:i/>
          <w:sz w:val="24"/>
          <w:szCs w:val="24"/>
          <w:highlight w:val="yellow"/>
        </w:rPr>
        <w:t>atio</w:t>
      </w:r>
      <w:r w:rsidRPr="00971BDB">
        <w:rPr>
          <w:i/>
          <w:spacing w:val="5"/>
          <w:sz w:val="24"/>
          <w:szCs w:val="24"/>
          <w:highlight w:val="yellow"/>
        </w:rPr>
        <w:t xml:space="preserve"> </w:t>
      </w:r>
      <w:r w:rsidRPr="00971BDB">
        <w:rPr>
          <w:i/>
          <w:sz w:val="24"/>
          <w:szCs w:val="24"/>
          <w:highlight w:val="yellow"/>
        </w:rPr>
        <w:t>(LDR</w:t>
      </w:r>
      <w:r w:rsidRPr="00971BDB">
        <w:rPr>
          <w:i/>
          <w:sz w:val="24"/>
          <w:szCs w:val="24"/>
          <w:highlight w:val="yellow"/>
          <w:lang w:val="id-ID"/>
        </w:rPr>
        <w:t xml:space="preserve"> </w:t>
      </w:r>
      <w:r w:rsidRPr="00971BDB">
        <w:rPr>
          <w:sz w:val="24"/>
          <w:szCs w:val="24"/>
          <w:highlight w:val="yellow"/>
          <w:lang w:val="id-ID"/>
        </w:rPr>
        <w:t xml:space="preserve">dan </w:t>
      </w:r>
      <w:r w:rsidRPr="00971BDB">
        <w:rPr>
          <w:i/>
          <w:sz w:val="24"/>
          <w:szCs w:val="24"/>
          <w:highlight w:val="yellow"/>
        </w:rPr>
        <w:t>Net</w:t>
      </w:r>
      <w:r w:rsidRPr="00971BDB">
        <w:rPr>
          <w:i/>
          <w:spacing w:val="16"/>
          <w:sz w:val="24"/>
          <w:szCs w:val="24"/>
          <w:highlight w:val="yellow"/>
        </w:rPr>
        <w:t xml:space="preserve"> </w:t>
      </w:r>
      <w:r w:rsidRPr="00971BDB">
        <w:rPr>
          <w:i/>
          <w:sz w:val="24"/>
          <w:szCs w:val="24"/>
          <w:highlight w:val="yellow"/>
          <w:lang w:val="id-ID"/>
        </w:rPr>
        <w:t>I</w:t>
      </w:r>
      <w:r w:rsidRPr="00971BDB">
        <w:rPr>
          <w:i/>
          <w:sz w:val="24"/>
          <w:szCs w:val="24"/>
          <w:highlight w:val="yellow"/>
        </w:rPr>
        <w:t>nterest</w:t>
      </w:r>
      <w:r w:rsidRPr="00971BDB">
        <w:rPr>
          <w:i/>
          <w:spacing w:val="16"/>
          <w:sz w:val="24"/>
          <w:szCs w:val="24"/>
          <w:highlight w:val="yellow"/>
        </w:rPr>
        <w:t xml:space="preserve"> </w:t>
      </w:r>
      <w:r w:rsidRPr="00971BDB">
        <w:rPr>
          <w:i/>
          <w:sz w:val="24"/>
          <w:szCs w:val="24"/>
          <w:highlight w:val="yellow"/>
          <w:lang w:val="id-ID"/>
        </w:rPr>
        <w:t>M</w:t>
      </w:r>
      <w:r w:rsidRPr="00971BDB">
        <w:rPr>
          <w:i/>
          <w:sz w:val="24"/>
          <w:szCs w:val="24"/>
          <w:highlight w:val="yellow"/>
        </w:rPr>
        <w:t>argin</w:t>
      </w:r>
      <w:r w:rsidRPr="00971BDB">
        <w:rPr>
          <w:i/>
          <w:spacing w:val="15"/>
          <w:sz w:val="24"/>
          <w:szCs w:val="24"/>
          <w:highlight w:val="yellow"/>
        </w:rPr>
        <w:t xml:space="preserve"> </w:t>
      </w:r>
      <w:r w:rsidRPr="00971BDB">
        <w:rPr>
          <w:i/>
          <w:sz w:val="24"/>
          <w:szCs w:val="24"/>
          <w:highlight w:val="yellow"/>
        </w:rPr>
        <w:t xml:space="preserve">(NIM)) </w:t>
      </w:r>
      <w:r w:rsidRPr="00971BDB">
        <w:rPr>
          <w:sz w:val="24"/>
          <w:szCs w:val="24"/>
          <w:highlight w:val="yellow"/>
          <w:lang w:val="id-ID"/>
        </w:rPr>
        <w:t xml:space="preserve">terhadap </w:t>
      </w:r>
      <w:r w:rsidRPr="00971BDB">
        <w:rPr>
          <w:i/>
          <w:sz w:val="24"/>
          <w:szCs w:val="24"/>
          <w:highlight w:val="yellow"/>
        </w:rPr>
        <w:t xml:space="preserve">Return </w:t>
      </w:r>
      <w:r w:rsidRPr="00971BDB">
        <w:rPr>
          <w:i/>
          <w:sz w:val="24"/>
          <w:szCs w:val="24"/>
          <w:highlight w:val="yellow"/>
          <w:lang w:val="id-ID"/>
        </w:rPr>
        <w:t>O</w:t>
      </w:r>
      <w:r w:rsidRPr="00971BDB">
        <w:rPr>
          <w:i/>
          <w:sz w:val="24"/>
          <w:szCs w:val="24"/>
          <w:highlight w:val="yellow"/>
        </w:rPr>
        <w:t xml:space="preserve">n </w:t>
      </w:r>
      <w:r w:rsidRPr="00971BDB">
        <w:rPr>
          <w:i/>
          <w:sz w:val="24"/>
          <w:szCs w:val="24"/>
          <w:highlight w:val="yellow"/>
          <w:lang w:val="id-ID"/>
        </w:rPr>
        <w:t>A</w:t>
      </w:r>
      <w:r w:rsidRPr="00971BDB">
        <w:rPr>
          <w:i/>
          <w:sz w:val="24"/>
          <w:szCs w:val="24"/>
          <w:highlight w:val="yellow"/>
        </w:rPr>
        <w:t>sse</w:t>
      </w:r>
      <w:r w:rsidRPr="00971BDB">
        <w:rPr>
          <w:i/>
          <w:sz w:val="24"/>
          <w:szCs w:val="24"/>
          <w:highlight w:val="yellow"/>
          <w:lang w:val="id-ID"/>
        </w:rPr>
        <w:t>t (ROA)</w:t>
      </w:r>
      <w:r w:rsidRPr="00971BDB">
        <w:rPr>
          <w:sz w:val="24"/>
          <w:szCs w:val="24"/>
          <w:highlight w:val="yellow"/>
          <w:lang w:val="id-ID"/>
        </w:rPr>
        <w:t xml:space="preserve"> pada Perusahaan Perbankan yang terdaftar di Bursa E</w:t>
      </w:r>
      <w:r w:rsidR="00FA5354" w:rsidRPr="00971BDB">
        <w:rPr>
          <w:sz w:val="24"/>
          <w:szCs w:val="24"/>
          <w:highlight w:val="yellow"/>
          <w:lang w:val="id-ID"/>
        </w:rPr>
        <w:t xml:space="preserve">fek Indonesia (BEI) Periode 2018 – </w:t>
      </w:r>
      <w:r w:rsidR="00FA5354" w:rsidRPr="00971BDB">
        <w:rPr>
          <w:sz w:val="24"/>
          <w:szCs w:val="24"/>
          <w:highlight w:val="yellow"/>
          <w:lang w:val="id-ID"/>
        </w:rPr>
        <w:lastRenderedPageBreak/>
        <w:t>2022</w:t>
      </w:r>
      <w:r w:rsidRPr="00971BDB">
        <w:rPr>
          <w:sz w:val="24"/>
          <w:szCs w:val="24"/>
          <w:highlight w:val="yellow"/>
          <w:lang w:val="id-ID"/>
        </w:rPr>
        <w:t>.</w:t>
      </w:r>
    </w:p>
    <w:p w14:paraId="2FD729BB" w14:textId="77777777" w:rsidR="000D0269" w:rsidRPr="00A16E2A" w:rsidRDefault="00872881" w:rsidP="0098373D">
      <w:pPr>
        <w:pStyle w:val="Heading2"/>
      </w:pPr>
      <w:bookmarkStart w:id="46" w:name="_Toc135748964"/>
      <w:bookmarkStart w:id="47" w:name="_Toc135749528"/>
      <w:bookmarkStart w:id="48" w:name="_Toc135749614"/>
      <w:bookmarkStart w:id="49" w:name="_Toc139703300"/>
      <w:bookmarkStart w:id="50" w:name="_GoBack"/>
      <w:bookmarkEnd w:id="50"/>
      <w:r>
        <w:t>1.3</w:t>
      </w:r>
      <w:r>
        <w:tab/>
      </w:r>
      <w:r w:rsidR="00727808" w:rsidRPr="00A16E2A">
        <w:t>Tujuan Penelitian</w:t>
      </w:r>
      <w:bookmarkEnd w:id="46"/>
      <w:bookmarkEnd w:id="47"/>
      <w:bookmarkEnd w:id="48"/>
      <w:bookmarkEnd w:id="4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1" w:name="_Toc135748965"/>
      <w:bookmarkStart w:id="52" w:name="_Toc135749529"/>
      <w:bookmarkStart w:id="53" w:name="_Toc135749615"/>
      <w:bookmarkStart w:id="54" w:name="_Toc139703301"/>
      <w:r>
        <w:t>1.4</w:t>
      </w:r>
      <w:r>
        <w:tab/>
      </w:r>
      <w:r w:rsidR="00727808" w:rsidRPr="00231A9E">
        <w:t>Manfaat</w:t>
      </w:r>
      <w:r w:rsidR="00727808" w:rsidRPr="00231A9E">
        <w:rPr>
          <w:spacing w:val="-4"/>
        </w:rPr>
        <w:t xml:space="preserve"> </w:t>
      </w:r>
      <w:r w:rsidR="00727808" w:rsidRPr="00231A9E">
        <w:t>Penelitian</w:t>
      </w:r>
      <w:bookmarkEnd w:id="51"/>
      <w:bookmarkEnd w:id="52"/>
      <w:bookmarkEnd w:id="53"/>
      <w:bookmarkEnd w:id="54"/>
    </w:p>
    <w:p w14:paraId="752E0331" w14:textId="77777777" w:rsidR="000D0269" w:rsidRPr="000F5C08" w:rsidRDefault="00727808" w:rsidP="000F5C08">
      <w:pPr>
        <w:pStyle w:val="Heading2"/>
        <w:ind w:firstLine="720"/>
      </w:pPr>
      <w:bookmarkStart w:id="55" w:name="_Toc135748966"/>
      <w:bookmarkStart w:id="56" w:name="_Toc135749530"/>
      <w:bookmarkStart w:id="57" w:name="_Toc135749616"/>
      <w:bookmarkStart w:id="58"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5"/>
      <w:bookmarkEnd w:id="56"/>
      <w:bookmarkEnd w:id="57"/>
      <w:bookmarkEnd w:id="58"/>
    </w:p>
    <w:p w14:paraId="013D7680" w14:textId="77777777" w:rsidR="00A63E3B" w:rsidRDefault="000F5C08" w:rsidP="00A63E3B">
      <w:pPr>
        <w:pStyle w:val="Heading3"/>
        <w:rPr>
          <w:b/>
        </w:rPr>
      </w:pPr>
      <w:bookmarkStart w:id="59" w:name="_Toc135748967"/>
      <w:bookmarkStart w:id="60" w:name="_Toc135749531"/>
      <w:bookmarkStart w:id="61" w:name="_Toc135749617"/>
      <w:bookmarkStart w:id="62" w:name="_Toc139703303"/>
      <w:r w:rsidRPr="00A63E3B">
        <w:rPr>
          <w:b/>
        </w:rPr>
        <w:t>1.4.1</w:t>
      </w:r>
      <w:r w:rsidRPr="00A63E3B">
        <w:rPr>
          <w:b/>
        </w:rPr>
        <w:tab/>
      </w:r>
      <w:r w:rsidR="00727808" w:rsidRPr="00A63E3B">
        <w:rPr>
          <w:b/>
        </w:rPr>
        <w:t>Manfaat Teoriti</w:t>
      </w:r>
      <w:bookmarkEnd w:id="59"/>
      <w:bookmarkEnd w:id="60"/>
      <w:bookmarkEnd w:id="61"/>
      <w:r w:rsidR="004F1F7F">
        <w:rPr>
          <w:b/>
        </w:rPr>
        <w:t>s</w:t>
      </w:r>
      <w:bookmarkEnd w:id="62"/>
    </w:p>
    <w:p w14:paraId="2DF7BE2E" w14:textId="77777777" w:rsidR="00A63E3B" w:rsidRDefault="00727808" w:rsidP="00A63E3B">
      <w:pPr>
        <w:pStyle w:val="Heading3"/>
        <w:ind w:firstLine="720"/>
      </w:pPr>
      <w:bookmarkStart w:id="63" w:name="_Toc135748968"/>
      <w:bookmarkStart w:id="64" w:name="_Toc135749532"/>
      <w:bookmarkStart w:id="65" w:name="_Toc135749618"/>
      <w:bookmarkStart w:id="66"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3"/>
      <w:bookmarkEnd w:id="64"/>
      <w:bookmarkEnd w:id="65"/>
      <w:bookmarkEnd w:id="66"/>
    </w:p>
    <w:p w14:paraId="1447AE9A" w14:textId="77777777" w:rsidR="00A63E3B" w:rsidRDefault="00727808" w:rsidP="00876E34">
      <w:pPr>
        <w:pStyle w:val="Heading3"/>
        <w:numPr>
          <w:ilvl w:val="0"/>
          <w:numId w:val="42"/>
        </w:numPr>
        <w:ind w:left="993" w:hanging="284"/>
      </w:pPr>
      <w:bookmarkStart w:id="67" w:name="_Toc135748969"/>
      <w:bookmarkStart w:id="68" w:name="_Toc135749533"/>
      <w:bookmarkStart w:id="69" w:name="_Toc135749619"/>
      <w:bookmarkStart w:id="70"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7"/>
      <w:bookmarkEnd w:id="68"/>
      <w:bookmarkEnd w:id="69"/>
      <w:bookmarkEnd w:id="70"/>
    </w:p>
    <w:p w14:paraId="1D01F84A" w14:textId="77777777" w:rsidR="00727808" w:rsidRPr="00A63E3B" w:rsidRDefault="00727808" w:rsidP="00876E34">
      <w:pPr>
        <w:pStyle w:val="Heading3"/>
        <w:numPr>
          <w:ilvl w:val="0"/>
          <w:numId w:val="42"/>
        </w:numPr>
        <w:ind w:left="993" w:hanging="284"/>
      </w:pPr>
      <w:bookmarkStart w:id="71" w:name="_Toc135748970"/>
      <w:bookmarkStart w:id="72" w:name="_Toc135749534"/>
      <w:bookmarkStart w:id="73" w:name="_Toc135749620"/>
      <w:bookmarkStart w:id="74"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1"/>
      <w:bookmarkEnd w:id="72"/>
      <w:bookmarkEnd w:id="73"/>
      <w:bookmarkEnd w:id="74"/>
    </w:p>
    <w:p w14:paraId="6F9F02C3" w14:textId="77777777" w:rsidR="00A63E3B" w:rsidRDefault="00A63E3B" w:rsidP="00A63E3B">
      <w:pPr>
        <w:pStyle w:val="Heading3"/>
        <w:rPr>
          <w:b/>
        </w:rPr>
      </w:pPr>
      <w:bookmarkStart w:id="75" w:name="_Toc135748971"/>
      <w:bookmarkStart w:id="76" w:name="_Toc135749535"/>
      <w:bookmarkStart w:id="77" w:name="_Toc135749621"/>
      <w:bookmarkStart w:id="78"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5"/>
      <w:bookmarkEnd w:id="76"/>
      <w:bookmarkEnd w:id="77"/>
      <w:bookmarkEnd w:id="78"/>
    </w:p>
    <w:p w14:paraId="4239ED29" w14:textId="77777777" w:rsidR="009E1CC3" w:rsidRPr="00A63E3B" w:rsidRDefault="00727808" w:rsidP="00A63E3B">
      <w:pPr>
        <w:pStyle w:val="Heading3"/>
        <w:ind w:firstLine="720"/>
      </w:pPr>
      <w:bookmarkStart w:id="79" w:name="_Toc135748972"/>
      <w:bookmarkStart w:id="80" w:name="_Toc135749536"/>
      <w:bookmarkStart w:id="81" w:name="_Toc135749622"/>
      <w:bookmarkStart w:id="82"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9"/>
      <w:bookmarkEnd w:id="80"/>
      <w:bookmarkEnd w:id="81"/>
      <w:bookmarkEnd w:id="82"/>
    </w:p>
    <w:p w14:paraId="434C18EF" w14:textId="77777777" w:rsidR="00EE299B" w:rsidRPr="00092585" w:rsidRDefault="00506B58" w:rsidP="00092585">
      <w:pPr>
        <w:pStyle w:val="Heading1"/>
        <w:numPr>
          <w:ilvl w:val="0"/>
          <w:numId w:val="10"/>
        </w:numPr>
        <w:jc w:val="left"/>
        <w:rPr>
          <w:b w:val="0"/>
        </w:rPr>
      </w:pPr>
      <w:bookmarkStart w:id="83" w:name="_Toc135748973"/>
      <w:bookmarkStart w:id="84" w:name="_Toc135749537"/>
      <w:bookmarkStart w:id="85" w:name="_Toc135749623"/>
      <w:bookmarkStart w:id="86" w:name="_Toc139703309"/>
      <w:r w:rsidRPr="00092585">
        <w:rPr>
          <w:b w:val="0"/>
        </w:rPr>
        <w:t>Bagi Peneliti</w:t>
      </w:r>
      <w:bookmarkEnd w:id="83"/>
      <w:bookmarkEnd w:id="84"/>
      <w:bookmarkEnd w:id="85"/>
      <w:bookmarkEnd w:id="86"/>
    </w:p>
    <w:p w14:paraId="596556E6" w14:textId="77777777" w:rsidR="009E1CC3" w:rsidRPr="00092585" w:rsidRDefault="000D0269" w:rsidP="00092585">
      <w:pPr>
        <w:pStyle w:val="Heading1"/>
        <w:jc w:val="left"/>
        <w:rPr>
          <w:b w:val="0"/>
        </w:rPr>
      </w:pPr>
      <w:bookmarkStart w:id="87" w:name="_Toc135748974"/>
      <w:bookmarkStart w:id="88" w:name="_Toc135749538"/>
      <w:bookmarkStart w:id="89" w:name="_Toc135749624"/>
      <w:bookmarkStart w:id="90"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7"/>
      <w:bookmarkEnd w:id="88"/>
      <w:bookmarkEnd w:id="89"/>
      <w:bookmarkEnd w:id="90"/>
    </w:p>
    <w:p w14:paraId="1FC399BC" w14:textId="77777777" w:rsidR="00EE299B" w:rsidRPr="00092585" w:rsidRDefault="009E1CC3" w:rsidP="00092585">
      <w:pPr>
        <w:pStyle w:val="Heading1"/>
        <w:numPr>
          <w:ilvl w:val="0"/>
          <w:numId w:val="10"/>
        </w:numPr>
        <w:jc w:val="left"/>
        <w:rPr>
          <w:b w:val="0"/>
        </w:rPr>
      </w:pPr>
      <w:bookmarkStart w:id="91" w:name="_Toc135748975"/>
      <w:bookmarkStart w:id="92" w:name="_Toc135749539"/>
      <w:bookmarkStart w:id="93" w:name="_Toc135749625"/>
      <w:bookmarkStart w:id="94" w:name="_Toc139703311"/>
      <w:r w:rsidRPr="00092585">
        <w:rPr>
          <w:b w:val="0"/>
        </w:rPr>
        <w:t>Bagi</w:t>
      </w:r>
      <w:r w:rsidRPr="00092585">
        <w:rPr>
          <w:b w:val="0"/>
          <w:spacing w:val="-1"/>
        </w:rPr>
        <w:t xml:space="preserve"> </w:t>
      </w:r>
      <w:r w:rsidRPr="00092585">
        <w:rPr>
          <w:b w:val="0"/>
        </w:rPr>
        <w:t>pembaca</w:t>
      </w:r>
      <w:bookmarkEnd w:id="91"/>
      <w:bookmarkEnd w:id="92"/>
      <w:bookmarkEnd w:id="93"/>
      <w:bookmarkEnd w:id="94"/>
    </w:p>
    <w:p w14:paraId="2DED9585" w14:textId="77777777" w:rsidR="009E1CC3" w:rsidRPr="00092585" w:rsidRDefault="009E1CC3" w:rsidP="00092585">
      <w:pPr>
        <w:pStyle w:val="Heading1"/>
        <w:jc w:val="left"/>
        <w:rPr>
          <w:b w:val="0"/>
        </w:rPr>
      </w:pPr>
      <w:bookmarkStart w:id="95" w:name="_Toc135748976"/>
      <w:bookmarkStart w:id="96" w:name="_Toc135749540"/>
      <w:bookmarkStart w:id="97" w:name="_Toc135749626"/>
      <w:bookmarkStart w:id="98"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5"/>
      <w:bookmarkEnd w:id="96"/>
      <w:bookmarkEnd w:id="97"/>
      <w:bookmarkEnd w:id="98"/>
    </w:p>
    <w:p w14:paraId="0E8DC917" w14:textId="77777777" w:rsidR="00E13220" w:rsidRPr="00EA48B6" w:rsidRDefault="00A63E3B" w:rsidP="00A63E3B">
      <w:pPr>
        <w:pStyle w:val="Heading2"/>
      </w:pPr>
      <w:bookmarkStart w:id="99" w:name="_Toc135748977"/>
      <w:bookmarkStart w:id="100" w:name="_Toc135749541"/>
      <w:bookmarkStart w:id="101" w:name="_Toc135749627"/>
      <w:bookmarkStart w:id="102" w:name="_Toc139703313"/>
      <w:r>
        <w:rPr>
          <w:lang w:val="id-ID"/>
        </w:rPr>
        <w:t>1.5</w:t>
      </w:r>
      <w:r>
        <w:rPr>
          <w:lang w:val="id-ID"/>
        </w:rPr>
        <w:tab/>
      </w:r>
      <w:r w:rsidR="009E1CC3" w:rsidRPr="00EA48B6">
        <w:t>Lokasi dan Waktu Penelitian</w:t>
      </w:r>
      <w:bookmarkEnd w:id="99"/>
      <w:bookmarkEnd w:id="100"/>
      <w:bookmarkEnd w:id="101"/>
      <w:bookmarkEnd w:id="102"/>
      <w:r w:rsidR="009E1CC3" w:rsidRPr="00EA48B6">
        <w:t xml:space="preserve"> </w:t>
      </w:r>
    </w:p>
    <w:p w14:paraId="70682C8D" w14:textId="77777777" w:rsidR="009E1CC3" w:rsidRPr="00A63E3B" w:rsidRDefault="00EA48B6" w:rsidP="00A63E3B">
      <w:pPr>
        <w:pStyle w:val="Heading3"/>
        <w:rPr>
          <w:b/>
        </w:rPr>
      </w:pPr>
      <w:bookmarkStart w:id="103" w:name="_Toc135748978"/>
      <w:bookmarkStart w:id="104" w:name="_Toc135749542"/>
      <w:bookmarkStart w:id="105" w:name="_Toc135749628"/>
      <w:bookmarkStart w:id="106" w:name="_Toc139703314"/>
      <w:r w:rsidRPr="00A63E3B">
        <w:rPr>
          <w:b/>
        </w:rPr>
        <w:t>1.5.1</w:t>
      </w:r>
      <w:r w:rsidRPr="00A63E3B">
        <w:rPr>
          <w:b/>
        </w:rPr>
        <w:tab/>
      </w:r>
      <w:r w:rsidR="009E1CC3" w:rsidRPr="00A63E3B">
        <w:rPr>
          <w:b/>
        </w:rPr>
        <w:t>Lokasi Penelitian</w:t>
      </w:r>
      <w:bookmarkEnd w:id="103"/>
      <w:bookmarkEnd w:id="104"/>
      <w:bookmarkEnd w:id="105"/>
      <w:bookmarkEnd w:id="106"/>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7" w:name="_Toc135748979"/>
      <w:bookmarkStart w:id="108" w:name="_Toc135749543"/>
      <w:bookmarkStart w:id="109" w:name="_Toc135749629"/>
      <w:bookmarkStart w:id="110" w:name="_Toc139703315"/>
      <w:r w:rsidRPr="00A63E3B">
        <w:rPr>
          <w:b/>
        </w:rPr>
        <w:t>1.5.2</w:t>
      </w:r>
      <w:r w:rsidRPr="00A63E3B">
        <w:rPr>
          <w:b/>
        </w:rPr>
        <w:tab/>
      </w:r>
      <w:r w:rsidR="00DE3441" w:rsidRPr="00A63E3B">
        <w:rPr>
          <w:b/>
        </w:rPr>
        <w:t>Waktu Penelitian</w:t>
      </w:r>
      <w:bookmarkEnd w:id="107"/>
      <w:bookmarkEnd w:id="108"/>
      <w:bookmarkEnd w:id="109"/>
      <w:bookmarkEnd w:id="110"/>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1"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7E48A5">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1"/>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2" w:name="_Toc135748980"/>
      <w:bookmarkStart w:id="113" w:name="_Toc135749544"/>
      <w:bookmarkStart w:id="114" w:name="_Toc135749630"/>
      <w:bookmarkStart w:id="115" w:name="_Toc139703316"/>
      <w:r w:rsidRPr="00872881">
        <w:lastRenderedPageBreak/>
        <w:t>BAB II</w:t>
      </w:r>
      <w:bookmarkEnd w:id="112"/>
      <w:bookmarkEnd w:id="113"/>
      <w:bookmarkEnd w:id="114"/>
      <w:bookmarkEnd w:id="115"/>
    </w:p>
    <w:p w14:paraId="464A76A4" w14:textId="77777777" w:rsidR="00231A9E" w:rsidRPr="00872881" w:rsidRDefault="00231A9E" w:rsidP="00C15982">
      <w:pPr>
        <w:pStyle w:val="Heading1"/>
      </w:pPr>
      <w:bookmarkStart w:id="116" w:name="_Toc135748981"/>
      <w:bookmarkStart w:id="117" w:name="_Toc135749545"/>
      <w:bookmarkStart w:id="118" w:name="_Toc135749631"/>
      <w:bookmarkStart w:id="119" w:name="_Toc139703317"/>
      <w:r w:rsidRPr="00872881">
        <w:t>TINJAUAN PUSTAKA</w:t>
      </w:r>
      <w:bookmarkEnd w:id="116"/>
      <w:bookmarkEnd w:id="117"/>
      <w:bookmarkEnd w:id="118"/>
      <w:bookmarkEnd w:id="119"/>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20" w:name="_Toc135748982"/>
      <w:bookmarkStart w:id="121" w:name="_Toc135749546"/>
      <w:bookmarkStart w:id="122" w:name="_Toc135749632"/>
      <w:bookmarkStart w:id="123" w:name="_Toc139703318"/>
      <w:r w:rsidRPr="00872881">
        <w:t>2.1</w:t>
      </w:r>
      <w:r w:rsidRPr="00872881">
        <w:tab/>
        <w:t>Akuntansi</w:t>
      </w:r>
      <w:bookmarkEnd w:id="120"/>
      <w:bookmarkEnd w:id="121"/>
      <w:bookmarkEnd w:id="122"/>
      <w:bookmarkEnd w:id="123"/>
    </w:p>
    <w:p w14:paraId="244AE94E" w14:textId="77777777" w:rsidR="00231A9E" w:rsidRPr="00A63E3B" w:rsidRDefault="00231A9E" w:rsidP="00A63E3B">
      <w:pPr>
        <w:pStyle w:val="Heading3"/>
        <w:rPr>
          <w:b/>
        </w:rPr>
      </w:pPr>
      <w:bookmarkStart w:id="124" w:name="_Toc135748983"/>
      <w:bookmarkStart w:id="125" w:name="_Toc135749547"/>
      <w:bookmarkStart w:id="126" w:name="_Toc135749633"/>
      <w:bookmarkStart w:id="127" w:name="_Toc139703319"/>
      <w:r w:rsidRPr="00A63E3B">
        <w:rPr>
          <w:b/>
        </w:rPr>
        <w:t>2.1.1</w:t>
      </w:r>
      <w:r w:rsidRPr="00A63E3B">
        <w:rPr>
          <w:b/>
        </w:rPr>
        <w:tab/>
        <w:t>Pengertian Akuntansi</w:t>
      </w:r>
      <w:bookmarkEnd w:id="124"/>
      <w:bookmarkEnd w:id="125"/>
      <w:bookmarkEnd w:id="126"/>
      <w:bookmarkEnd w:id="127"/>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8" w:name="_Toc113463191"/>
      <w:bookmarkStart w:id="129" w:name="_Toc113465934"/>
      <w:bookmarkStart w:id="130" w:name="_Toc113719073"/>
      <w:bookmarkStart w:id="131" w:name="_Toc114322562"/>
      <w:bookmarkStart w:id="132" w:name="_Toc114322680"/>
      <w:bookmarkStart w:id="133"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4" w:name="_Toc135748984"/>
      <w:bookmarkStart w:id="135" w:name="_Toc135749548"/>
      <w:bookmarkStart w:id="136" w:name="_Toc135749634"/>
      <w:bookmarkStart w:id="137" w:name="_Toc139703320"/>
      <w:r w:rsidRPr="00A63E3B">
        <w:rPr>
          <w:b/>
        </w:rPr>
        <w:lastRenderedPageBreak/>
        <w:t>2.1.2</w:t>
      </w:r>
      <w:r w:rsidR="00E67D09" w:rsidRPr="00A63E3B">
        <w:rPr>
          <w:b/>
        </w:rPr>
        <w:tab/>
      </w:r>
      <w:r w:rsidR="00231A9E" w:rsidRPr="00A63E3B">
        <w:rPr>
          <w:b/>
        </w:rPr>
        <w:t>Bidang-bidang Akuntansi</w:t>
      </w:r>
      <w:bookmarkEnd w:id="128"/>
      <w:bookmarkEnd w:id="129"/>
      <w:bookmarkEnd w:id="130"/>
      <w:bookmarkEnd w:id="131"/>
      <w:bookmarkEnd w:id="132"/>
      <w:bookmarkEnd w:id="133"/>
      <w:bookmarkEnd w:id="134"/>
      <w:bookmarkEnd w:id="135"/>
      <w:bookmarkEnd w:id="136"/>
      <w:bookmarkEnd w:id="137"/>
    </w:p>
    <w:p w14:paraId="441AC4FE" w14:textId="77777777" w:rsidR="00231A9E" w:rsidRPr="00E67D09" w:rsidRDefault="00231A9E" w:rsidP="00A63E3B">
      <w:pPr>
        <w:pStyle w:val="Heading3"/>
      </w:pPr>
      <w:r w:rsidRPr="00231A9E">
        <w:tab/>
      </w:r>
      <w:bookmarkStart w:id="138" w:name="_Toc135748985"/>
      <w:bookmarkStart w:id="139" w:name="_Toc135749549"/>
      <w:bookmarkStart w:id="140" w:name="_Toc135749635"/>
      <w:bookmarkStart w:id="141" w:name="_Toc139703321"/>
      <w:r w:rsidRPr="00E67D09">
        <w:t>Bidang-bidang akuntansi yang telah mengalami perkembangan antara lain sebagai berikut :</w:t>
      </w:r>
      <w:bookmarkEnd w:id="138"/>
      <w:bookmarkEnd w:id="139"/>
      <w:bookmarkEnd w:id="140"/>
      <w:bookmarkEnd w:id="141"/>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2" w:name="_Toc113463192"/>
      <w:bookmarkStart w:id="143" w:name="_Toc113465935"/>
      <w:bookmarkStart w:id="144" w:name="_Toc113719074"/>
      <w:bookmarkStart w:id="145" w:name="_Toc114322563"/>
      <w:bookmarkStart w:id="146" w:name="_Toc114322681"/>
      <w:bookmarkStart w:id="147" w:name="_Toc114601445"/>
      <w:bookmarkStart w:id="148" w:name="_Toc135748986"/>
      <w:bookmarkStart w:id="149" w:name="_Toc135749550"/>
      <w:bookmarkStart w:id="150" w:name="_Toc135749636"/>
      <w:bookmarkStart w:id="151" w:name="_Toc139703322"/>
      <w:r w:rsidRPr="00A63E3B">
        <w:rPr>
          <w:b/>
        </w:rPr>
        <w:t>2.1 3</w:t>
      </w:r>
      <w:r w:rsidRPr="00A63E3B">
        <w:rPr>
          <w:b/>
        </w:rPr>
        <w:tab/>
        <w:t>Fungsi dan Tujuan Akuntansi</w:t>
      </w:r>
      <w:bookmarkEnd w:id="142"/>
      <w:bookmarkEnd w:id="143"/>
      <w:bookmarkEnd w:id="144"/>
      <w:bookmarkEnd w:id="145"/>
      <w:bookmarkEnd w:id="146"/>
      <w:bookmarkEnd w:id="147"/>
      <w:bookmarkEnd w:id="148"/>
      <w:bookmarkEnd w:id="149"/>
      <w:bookmarkEnd w:id="150"/>
      <w:bookmarkEnd w:id="151"/>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2" w:name="_Toc135748987"/>
      <w:bookmarkStart w:id="153" w:name="_Toc135749551"/>
      <w:bookmarkStart w:id="154" w:name="_Toc135749637"/>
      <w:bookmarkStart w:id="155" w:name="_Toc139703323"/>
      <w:r w:rsidRPr="00A63E3B">
        <w:rPr>
          <w:b/>
        </w:rPr>
        <w:t>2.1.4</w:t>
      </w:r>
      <w:r w:rsidRPr="00A63E3B">
        <w:rPr>
          <w:b/>
        </w:rPr>
        <w:tab/>
        <w:t>Siklus Akuntansi</w:t>
      </w:r>
      <w:bookmarkEnd w:id="152"/>
      <w:bookmarkEnd w:id="153"/>
      <w:bookmarkEnd w:id="154"/>
      <w:bookmarkEnd w:id="155"/>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6" w:name="_Toc139464030"/>
      <w:bookmarkStart w:id="157" w:name="_Toc135748988"/>
      <w:bookmarkStart w:id="158" w:name="_Toc135749552"/>
      <w:bookmarkStart w:id="159"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6"/>
    </w:p>
    <w:p w14:paraId="6B4C52C7" w14:textId="77777777" w:rsidR="00231A9E" w:rsidRPr="00A63E3B" w:rsidRDefault="00231A9E" w:rsidP="00A63E3B">
      <w:pPr>
        <w:pStyle w:val="Heading3"/>
        <w:rPr>
          <w:b/>
        </w:rPr>
      </w:pPr>
      <w:bookmarkStart w:id="160" w:name="_Toc139703324"/>
      <w:r w:rsidRPr="00A63E3B">
        <w:rPr>
          <w:b/>
        </w:rPr>
        <w:t>2.1.5</w:t>
      </w:r>
      <w:r w:rsidRPr="00A63E3B">
        <w:rPr>
          <w:b/>
        </w:rPr>
        <w:tab/>
        <w:t>Pengguna Akuntansi</w:t>
      </w:r>
      <w:bookmarkEnd w:id="157"/>
      <w:bookmarkEnd w:id="158"/>
      <w:bookmarkEnd w:id="159"/>
      <w:bookmarkEnd w:id="160"/>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1" w:name="_Toc135748989"/>
      <w:bookmarkStart w:id="162" w:name="_Toc135749553"/>
      <w:bookmarkStart w:id="163" w:name="_Toc135749639"/>
      <w:bookmarkStart w:id="164" w:name="_Toc139703325"/>
      <w:r w:rsidRPr="00EA1A7E">
        <w:t>2.2</w:t>
      </w:r>
      <w:r w:rsidRPr="00EA1A7E">
        <w:tab/>
        <w:t>Akuntansi Keuangan</w:t>
      </w:r>
      <w:bookmarkEnd w:id="161"/>
      <w:bookmarkEnd w:id="162"/>
      <w:bookmarkEnd w:id="163"/>
      <w:bookmarkEnd w:id="164"/>
      <w:r w:rsidRPr="00EA1A7E">
        <w:t xml:space="preserve"> </w:t>
      </w:r>
    </w:p>
    <w:p w14:paraId="777B5A5C" w14:textId="77777777" w:rsidR="00231A9E" w:rsidRPr="00A63E3B" w:rsidRDefault="00231A9E" w:rsidP="00A63E3B">
      <w:pPr>
        <w:pStyle w:val="Heading3"/>
        <w:rPr>
          <w:b/>
        </w:rPr>
      </w:pPr>
      <w:bookmarkStart w:id="165" w:name="_Toc135748990"/>
      <w:bookmarkStart w:id="166" w:name="_Toc135749554"/>
      <w:bookmarkStart w:id="167" w:name="_Toc135749640"/>
      <w:bookmarkStart w:id="168" w:name="_Toc139703326"/>
      <w:r w:rsidRPr="00A63E3B">
        <w:rPr>
          <w:b/>
        </w:rPr>
        <w:t>2.2.1</w:t>
      </w:r>
      <w:r w:rsidRPr="00A63E3B">
        <w:rPr>
          <w:b/>
        </w:rPr>
        <w:tab/>
        <w:t>Pengertian Akuntansi Keuangan</w:t>
      </w:r>
      <w:bookmarkEnd w:id="165"/>
      <w:bookmarkEnd w:id="166"/>
      <w:bookmarkEnd w:id="167"/>
      <w:bookmarkEnd w:id="168"/>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9" w:name="_Toc135748991"/>
      <w:bookmarkStart w:id="170" w:name="_Toc135749555"/>
      <w:bookmarkStart w:id="171" w:name="_Toc135749641"/>
      <w:bookmarkStart w:id="172" w:name="_Toc139703327"/>
      <w:r w:rsidRPr="009A1484">
        <w:rPr>
          <w:b/>
        </w:rPr>
        <w:lastRenderedPageBreak/>
        <w:t>2.2.2</w:t>
      </w:r>
      <w:r w:rsidRPr="009A1484">
        <w:rPr>
          <w:b/>
        </w:rPr>
        <w:tab/>
      </w:r>
      <w:r w:rsidR="00231A9E" w:rsidRPr="009A1484">
        <w:rPr>
          <w:b/>
        </w:rPr>
        <w:t>Tujuan dan Manfaat Akuntansi Keuangan</w:t>
      </w:r>
      <w:bookmarkEnd w:id="169"/>
      <w:bookmarkEnd w:id="170"/>
      <w:bookmarkEnd w:id="171"/>
      <w:bookmarkEnd w:id="172"/>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3" w:name="_Toc135748992"/>
      <w:bookmarkStart w:id="174" w:name="_Toc135749556"/>
      <w:bookmarkStart w:id="175" w:name="_Toc135749642"/>
      <w:bookmarkStart w:id="176" w:name="_Toc139703328"/>
      <w:r w:rsidRPr="00EA1A7E">
        <w:lastRenderedPageBreak/>
        <w:t>2.3</w:t>
      </w:r>
      <w:r w:rsidRPr="00EA1A7E">
        <w:tab/>
        <w:t>Laporan Keuangan</w:t>
      </w:r>
      <w:bookmarkEnd w:id="173"/>
      <w:bookmarkEnd w:id="174"/>
      <w:bookmarkEnd w:id="175"/>
      <w:bookmarkEnd w:id="176"/>
      <w:r w:rsidRPr="00EA1A7E">
        <w:t xml:space="preserve"> </w:t>
      </w:r>
    </w:p>
    <w:p w14:paraId="40279C07" w14:textId="77777777" w:rsidR="00231A9E" w:rsidRPr="00A63E3B" w:rsidRDefault="00231A9E" w:rsidP="00A63E3B">
      <w:pPr>
        <w:pStyle w:val="Heading3"/>
        <w:rPr>
          <w:b/>
        </w:rPr>
      </w:pPr>
      <w:bookmarkStart w:id="177" w:name="_Toc135748993"/>
      <w:bookmarkStart w:id="178" w:name="_Toc135749557"/>
      <w:bookmarkStart w:id="179" w:name="_Toc135749643"/>
      <w:bookmarkStart w:id="180" w:name="_Toc139703329"/>
      <w:r w:rsidRPr="00A63E3B">
        <w:rPr>
          <w:b/>
        </w:rPr>
        <w:t>2.3.1</w:t>
      </w:r>
      <w:r w:rsidRPr="00A63E3B">
        <w:rPr>
          <w:b/>
        </w:rPr>
        <w:tab/>
        <w:t>Pengertian Laporan Keuangan</w:t>
      </w:r>
      <w:bookmarkEnd w:id="177"/>
      <w:bookmarkEnd w:id="178"/>
      <w:bookmarkEnd w:id="179"/>
      <w:bookmarkEnd w:id="180"/>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1" w:name="_Toc135748994"/>
      <w:bookmarkStart w:id="182" w:name="_Toc135749558"/>
      <w:bookmarkStart w:id="183" w:name="_Toc135749644"/>
      <w:bookmarkStart w:id="184" w:name="_Toc139703330"/>
      <w:r w:rsidRPr="00A63E3B">
        <w:rPr>
          <w:b/>
        </w:rPr>
        <w:t>2.3.2</w:t>
      </w:r>
      <w:r w:rsidRPr="00A63E3B">
        <w:rPr>
          <w:b/>
        </w:rPr>
        <w:tab/>
      </w:r>
      <w:r w:rsidR="00231A9E" w:rsidRPr="00A63E3B">
        <w:rPr>
          <w:b/>
        </w:rPr>
        <w:t>Tujuan Laporan Keuangan</w:t>
      </w:r>
      <w:bookmarkEnd w:id="181"/>
      <w:bookmarkEnd w:id="182"/>
      <w:bookmarkEnd w:id="183"/>
      <w:bookmarkEnd w:id="184"/>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5" w:name="_Toc135748995"/>
      <w:bookmarkStart w:id="186" w:name="_Toc135749559"/>
      <w:bookmarkStart w:id="187" w:name="_Toc135749645"/>
      <w:bookmarkStart w:id="188" w:name="_Toc139703331"/>
      <w:r w:rsidRPr="00A63E3B">
        <w:rPr>
          <w:b/>
        </w:rPr>
        <w:t>2.3.3</w:t>
      </w:r>
      <w:r w:rsidRPr="00A63E3B">
        <w:rPr>
          <w:b/>
        </w:rPr>
        <w:tab/>
      </w:r>
      <w:r w:rsidR="00231A9E" w:rsidRPr="00A63E3B">
        <w:rPr>
          <w:b/>
        </w:rPr>
        <w:t>Komponen-Komponen Laporan Keuangan</w:t>
      </w:r>
      <w:bookmarkEnd w:id="185"/>
      <w:bookmarkEnd w:id="186"/>
      <w:bookmarkEnd w:id="187"/>
      <w:bookmarkEnd w:id="188"/>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9" w:name="_Toc135748996"/>
      <w:bookmarkStart w:id="190" w:name="_Toc135749560"/>
      <w:bookmarkStart w:id="191" w:name="_Toc135749646"/>
      <w:bookmarkStart w:id="192" w:name="_Toc139703332"/>
      <w:r w:rsidRPr="00EA1A7E">
        <w:t>2.4</w:t>
      </w:r>
      <w:r w:rsidRPr="00EA1A7E">
        <w:tab/>
        <w:t>Analisis Laporan Keuangan</w:t>
      </w:r>
      <w:bookmarkEnd w:id="189"/>
      <w:bookmarkEnd w:id="190"/>
      <w:bookmarkEnd w:id="191"/>
      <w:bookmarkEnd w:id="192"/>
      <w:r w:rsidRPr="00EA1A7E">
        <w:t xml:space="preserve"> </w:t>
      </w:r>
    </w:p>
    <w:p w14:paraId="4B602DBD" w14:textId="77777777" w:rsidR="00231A9E" w:rsidRPr="00A63E3B" w:rsidRDefault="00231A9E" w:rsidP="00A63E3B">
      <w:pPr>
        <w:pStyle w:val="Heading3"/>
        <w:rPr>
          <w:b/>
        </w:rPr>
      </w:pPr>
      <w:bookmarkStart w:id="193" w:name="_Toc135748997"/>
      <w:bookmarkStart w:id="194" w:name="_Toc135749561"/>
      <w:bookmarkStart w:id="195" w:name="_Toc135749647"/>
      <w:bookmarkStart w:id="196" w:name="_Toc139703333"/>
      <w:r w:rsidRPr="00A63E3B">
        <w:rPr>
          <w:b/>
        </w:rPr>
        <w:t>2.4.1</w:t>
      </w:r>
      <w:r w:rsidRPr="00A63E3B">
        <w:rPr>
          <w:b/>
        </w:rPr>
        <w:tab/>
        <w:t>Pengertian Analisis Laporan Keuangan</w:t>
      </w:r>
      <w:bookmarkEnd w:id="193"/>
      <w:bookmarkEnd w:id="194"/>
      <w:bookmarkEnd w:id="195"/>
      <w:bookmarkEnd w:id="196"/>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7" w:name="_Toc135748998"/>
      <w:bookmarkStart w:id="198" w:name="_Toc135749562"/>
      <w:bookmarkStart w:id="199" w:name="_Toc135749648"/>
      <w:bookmarkStart w:id="200" w:name="_Toc139703334"/>
      <w:r w:rsidRPr="00A63E3B">
        <w:rPr>
          <w:b/>
        </w:rPr>
        <w:lastRenderedPageBreak/>
        <w:t>2.4.2</w:t>
      </w:r>
      <w:r w:rsidRPr="00A63E3B">
        <w:rPr>
          <w:b/>
        </w:rPr>
        <w:tab/>
        <w:t>Tujuan Analisis Laporan Keuangan</w:t>
      </w:r>
      <w:bookmarkEnd w:id="197"/>
      <w:bookmarkEnd w:id="198"/>
      <w:bookmarkEnd w:id="199"/>
      <w:bookmarkEnd w:id="200"/>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1" w:name="_Toc135748999"/>
      <w:bookmarkStart w:id="202" w:name="_Toc135749563"/>
      <w:bookmarkStart w:id="203" w:name="_Toc135749649"/>
      <w:bookmarkStart w:id="204" w:name="_Toc139703335"/>
      <w:r w:rsidRPr="003C064F">
        <w:t>2.5</w:t>
      </w:r>
      <w:r w:rsidRPr="003C064F">
        <w:tab/>
      </w:r>
      <w:r w:rsidRPr="00A63E3B">
        <w:rPr>
          <w:i/>
        </w:rPr>
        <w:t>Loan To Deposit Ratio (LDR)</w:t>
      </w:r>
      <w:bookmarkEnd w:id="201"/>
      <w:bookmarkEnd w:id="202"/>
      <w:bookmarkEnd w:id="203"/>
      <w:bookmarkEnd w:id="204"/>
    </w:p>
    <w:p w14:paraId="3A94839F" w14:textId="77777777" w:rsidR="00231A9E" w:rsidRPr="003C064F" w:rsidRDefault="00231A9E" w:rsidP="00A63E3B">
      <w:pPr>
        <w:pStyle w:val="Heading3"/>
      </w:pPr>
      <w:bookmarkStart w:id="205" w:name="_Toc135749000"/>
      <w:bookmarkStart w:id="206" w:name="_Toc135749564"/>
      <w:bookmarkStart w:id="207" w:name="_Toc135749650"/>
      <w:bookmarkStart w:id="208" w:name="_Toc139703336"/>
      <w:r w:rsidRPr="00A63E3B">
        <w:rPr>
          <w:b/>
        </w:rPr>
        <w:t>2.5.1</w:t>
      </w:r>
      <w:r w:rsidRPr="00A63E3B">
        <w:rPr>
          <w:b/>
        </w:rPr>
        <w:tab/>
        <w:t xml:space="preserve">Pengertian </w:t>
      </w:r>
      <w:r w:rsidRPr="00A63E3B">
        <w:rPr>
          <w:b/>
          <w:i/>
        </w:rPr>
        <w:t>Loan To Deposit Ratio (LDR</w:t>
      </w:r>
      <w:r w:rsidRPr="00A63E3B">
        <w:rPr>
          <w:i/>
        </w:rPr>
        <w:t>)</w:t>
      </w:r>
      <w:bookmarkEnd w:id="205"/>
      <w:bookmarkEnd w:id="206"/>
      <w:bookmarkEnd w:id="207"/>
      <w:bookmarkEnd w:id="208"/>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9" w:name="_Toc135749001"/>
      <w:bookmarkStart w:id="210" w:name="_Toc135749565"/>
      <w:bookmarkStart w:id="211" w:name="_Toc135749651"/>
      <w:bookmarkStart w:id="212" w:name="_Toc139703337"/>
      <w:r w:rsidRPr="00A63E3B">
        <w:rPr>
          <w:b/>
        </w:rPr>
        <w:t>2.5.2</w:t>
      </w:r>
      <w:r w:rsidRPr="00A63E3B">
        <w:rPr>
          <w:b/>
        </w:rPr>
        <w:tab/>
        <w:t xml:space="preserve">Perhitungan </w:t>
      </w:r>
      <w:r w:rsidRPr="00A63E3B">
        <w:rPr>
          <w:b/>
          <w:i/>
        </w:rPr>
        <w:t>Loan to Deposit Ratio (LDR)</w:t>
      </w:r>
      <w:bookmarkEnd w:id="209"/>
      <w:bookmarkEnd w:id="210"/>
      <w:bookmarkEnd w:id="211"/>
      <w:bookmarkEnd w:id="212"/>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7E48A5" w:rsidRPr="00166B62" w:rsidRDefault="007E48A5"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7E48A5" w:rsidRPr="00166B62" w:rsidRDefault="007E48A5"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7E48A5" w:rsidRPr="00B1679B" w:rsidRDefault="007E48A5"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7E48A5" w:rsidRPr="00166B62" w:rsidRDefault="007E48A5"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3" w:name="_Toc135749004"/>
      <w:bookmarkStart w:id="214" w:name="_Toc135749568"/>
      <w:bookmarkStart w:id="215" w:name="_Toc135749654"/>
      <w:bookmarkStart w:id="216" w:name="_Toc139703338"/>
      <w:r w:rsidRPr="003C064F">
        <w:t>2.6</w:t>
      </w:r>
      <w:r w:rsidRPr="003C064F">
        <w:tab/>
      </w:r>
      <w:r w:rsidRPr="00A63E3B">
        <w:rPr>
          <w:i/>
        </w:rPr>
        <w:t>Net Interest Margin (NIM)</w:t>
      </w:r>
      <w:bookmarkEnd w:id="213"/>
      <w:bookmarkEnd w:id="214"/>
      <w:bookmarkEnd w:id="215"/>
      <w:bookmarkEnd w:id="216"/>
    </w:p>
    <w:p w14:paraId="0F376B2F" w14:textId="77777777" w:rsidR="00231A9E" w:rsidRPr="00A63E3B" w:rsidRDefault="00231A9E" w:rsidP="00A63E3B">
      <w:pPr>
        <w:pStyle w:val="Heading3"/>
        <w:rPr>
          <w:b/>
          <w:i/>
        </w:rPr>
      </w:pPr>
      <w:bookmarkStart w:id="217" w:name="_Toc135749005"/>
      <w:bookmarkStart w:id="218" w:name="_Toc135749569"/>
      <w:bookmarkStart w:id="219" w:name="_Toc135749655"/>
      <w:bookmarkStart w:id="220" w:name="_Toc139703339"/>
      <w:r w:rsidRPr="00A63E3B">
        <w:rPr>
          <w:b/>
        </w:rPr>
        <w:t>2.6.1</w:t>
      </w:r>
      <w:r w:rsidRPr="00A63E3B">
        <w:rPr>
          <w:b/>
        </w:rPr>
        <w:tab/>
        <w:t xml:space="preserve">Pengertian </w:t>
      </w:r>
      <w:r w:rsidRPr="00A63E3B">
        <w:rPr>
          <w:b/>
          <w:i/>
        </w:rPr>
        <w:t>Net Interest Margin (NIM)</w:t>
      </w:r>
      <w:bookmarkEnd w:id="217"/>
      <w:bookmarkEnd w:id="218"/>
      <w:bookmarkEnd w:id="219"/>
      <w:bookmarkEnd w:id="220"/>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1" w:name="_Toc135749006"/>
      <w:bookmarkStart w:id="222" w:name="_Toc135749570"/>
      <w:bookmarkStart w:id="223" w:name="_Toc135749656"/>
      <w:bookmarkStart w:id="224" w:name="_Toc139703340"/>
      <w:r w:rsidRPr="00A63E3B">
        <w:rPr>
          <w:b/>
        </w:rPr>
        <w:lastRenderedPageBreak/>
        <w:t>2.6.2</w:t>
      </w:r>
      <w:r w:rsidRPr="00A63E3B">
        <w:rPr>
          <w:b/>
        </w:rPr>
        <w:tab/>
        <w:t xml:space="preserve">Perhitungan </w:t>
      </w:r>
      <w:r w:rsidRPr="00A63E3B">
        <w:rPr>
          <w:b/>
          <w:i/>
        </w:rPr>
        <w:t>Net Interest Margin (NIM)</w:t>
      </w:r>
      <w:bookmarkEnd w:id="221"/>
      <w:bookmarkEnd w:id="222"/>
      <w:bookmarkEnd w:id="223"/>
      <w:bookmarkEnd w:id="224"/>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7E48A5" w:rsidRPr="00741015" w:rsidRDefault="007E48A5"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7E48A5" w:rsidRPr="00741015" w:rsidRDefault="007E48A5" w:rsidP="00231A9E">
                            <w:pPr>
                              <w:rPr>
                                <w:sz w:val="26"/>
                                <w:szCs w:val="26"/>
                              </w:rPr>
                            </w:pPr>
                            <w:r w:rsidRPr="00741015">
                              <w:rPr>
                                <w:sz w:val="26"/>
                                <w:szCs w:val="26"/>
                              </w:rPr>
                              <w:t>NIM</w:t>
                            </w:r>
                            <w:r>
                              <w:rPr>
                                <w:sz w:val="26"/>
                                <w:szCs w:val="26"/>
                              </w:rPr>
                              <w:t xml:space="preserve"> =</w:t>
                            </w:r>
                          </w:p>
                          <w:p w14:paraId="5D6A0EA3"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5" w:name="_Toc135749008"/>
      <w:bookmarkStart w:id="226" w:name="_Toc135749572"/>
      <w:bookmarkStart w:id="227" w:name="_Toc135749658"/>
      <w:bookmarkStart w:id="228" w:name="_Toc139703341"/>
      <w:r w:rsidRPr="003C064F">
        <w:t>2.7</w:t>
      </w:r>
      <w:r w:rsidRPr="003C064F">
        <w:tab/>
      </w:r>
      <w:r w:rsidRPr="00A63E3B">
        <w:rPr>
          <w:i/>
        </w:rPr>
        <w:t>Return On Asset (ROA)</w:t>
      </w:r>
      <w:bookmarkEnd w:id="225"/>
      <w:bookmarkEnd w:id="226"/>
      <w:bookmarkEnd w:id="227"/>
      <w:bookmarkEnd w:id="228"/>
    </w:p>
    <w:p w14:paraId="2F93B17B" w14:textId="77777777" w:rsidR="00231A9E" w:rsidRPr="00A63E3B" w:rsidRDefault="00231A9E" w:rsidP="00A63E3B">
      <w:pPr>
        <w:pStyle w:val="Heading3"/>
        <w:rPr>
          <w:b/>
        </w:rPr>
      </w:pPr>
      <w:bookmarkStart w:id="229" w:name="_Toc135749009"/>
      <w:bookmarkStart w:id="230" w:name="_Toc135749573"/>
      <w:bookmarkStart w:id="231" w:name="_Toc135749659"/>
      <w:bookmarkStart w:id="232" w:name="_Toc139703342"/>
      <w:r w:rsidRPr="00A63E3B">
        <w:rPr>
          <w:b/>
        </w:rPr>
        <w:t>2.7.1</w:t>
      </w:r>
      <w:r w:rsidRPr="00A63E3B">
        <w:rPr>
          <w:b/>
        </w:rPr>
        <w:tab/>
        <w:t xml:space="preserve">Pengertian </w:t>
      </w:r>
      <w:r w:rsidRPr="00A63E3B">
        <w:rPr>
          <w:b/>
          <w:i/>
        </w:rPr>
        <w:t>Return On Asset (ROA)</w:t>
      </w:r>
      <w:bookmarkEnd w:id="229"/>
      <w:bookmarkEnd w:id="230"/>
      <w:bookmarkEnd w:id="231"/>
      <w:bookmarkEnd w:id="232"/>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3" w:name="_Toc135749010"/>
      <w:bookmarkStart w:id="234" w:name="_Toc135749574"/>
      <w:bookmarkStart w:id="235" w:name="_Toc135749660"/>
      <w:bookmarkStart w:id="236" w:name="_Toc139703343"/>
      <w:r w:rsidRPr="00A63E3B">
        <w:rPr>
          <w:b/>
        </w:rPr>
        <w:t>2.7.2</w:t>
      </w:r>
      <w:r w:rsidRPr="00A63E3B">
        <w:rPr>
          <w:b/>
        </w:rPr>
        <w:tab/>
        <w:t xml:space="preserve">Perhitungan </w:t>
      </w:r>
      <w:r w:rsidRPr="00A63E3B">
        <w:rPr>
          <w:b/>
          <w:i/>
        </w:rPr>
        <w:t>Return On Asset (ROA)</w:t>
      </w:r>
      <w:bookmarkEnd w:id="233"/>
      <w:bookmarkEnd w:id="234"/>
      <w:bookmarkEnd w:id="235"/>
      <w:bookmarkEnd w:id="236"/>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7E48A5" w:rsidRPr="004947B0" w:rsidRDefault="007E48A5"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7E48A5" w:rsidRPr="004947B0" w:rsidRDefault="007E48A5"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7E48A5" w:rsidRPr="004947B0" w:rsidRDefault="007E48A5"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7" w:name="_Toc135749011"/>
      <w:bookmarkStart w:id="238" w:name="_Toc135749575"/>
      <w:bookmarkStart w:id="239" w:name="_Toc135749661"/>
      <w:bookmarkStart w:id="240" w:name="_Toc139703344"/>
      <w:r w:rsidRPr="00A63E3B">
        <w:rPr>
          <w:b/>
        </w:rPr>
        <w:t>2.7.3</w:t>
      </w:r>
      <w:r w:rsidRPr="00A63E3B">
        <w:rPr>
          <w:b/>
        </w:rPr>
        <w:tab/>
        <w:t xml:space="preserve">Keunggulan </w:t>
      </w:r>
      <w:r w:rsidRPr="00A63E3B">
        <w:rPr>
          <w:b/>
          <w:i/>
        </w:rPr>
        <w:t>Return On Asset (ROA)</w:t>
      </w:r>
      <w:bookmarkEnd w:id="237"/>
      <w:bookmarkEnd w:id="238"/>
      <w:bookmarkEnd w:id="239"/>
      <w:bookmarkEnd w:id="240"/>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1" w:name="_Toc135749012"/>
      <w:bookmarkStart w:id="242" w:name="_Toc135749576"/>
      <w:bookmarkStart w:id="243" w:name="_Toc135749662"/>
      <w:bookmarkStart w:id="244" w:name="_Toc139703345"/>
      <w:r w:rsidRPr="00AB4740">
        <w:t>2.8</w:t>
      </w:r>
      <w:r w:rsidRPr="00AB4740">
        <w:tab/>
      </w:r>
      <w:r w:rsidR="00231A9E" w:rsidRPr="00AB4740">
        <w:t>Pengaruh Antar Variabel</w:t>
      </w:r>
      <w:bookmarkEnd w:id="241"/>
      <w:bookmarkEnd w:id="242"/>
      <w:bookmarkEnd w:id="243"/>
      <w:bookmarkEnd w:id="244"/>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5" w:name="_Toc135749013"/>
      <w:bookmarkStart w:id="246" w:name="_Toc135749577"/>
      <w:bookmarkStart w:id="247" w:name="_Toc135749663"/>
      <w:bookmarkStart w:id="248" w:name="_Toc139703346"/>
      <w:r w:rsidRPr="00AB4740">
        <w:t>2.9</w:t>
      </w:r>
      <w:r w:rsidRPr="00AB4740">
        <w:tab/>
        <w:t>Kerangka Pemikiran dan Paradigma</w:t>
      </w:r>
      <w:bookmarkEnd w:id="245"/>
      <w:bookmarkEnd w:id="246"/>
      <w:bookmarkEnd w:id="247"/>
      <w:bookmarkEnd w:id="248"/>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7E48A5" w:rsidRPr="00792CF0" w:rsidRDefault="007E48A5"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7E48A5" w:rsidRPr="00792CF0" w:rsidRDefault="007E48A5"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7E48A5" w:rsidRPr="00792CF0" w:rsidRDefault="007E48A5"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7E48A5" w:rsidRPr="00792CF0" w:rsidRDefault="007E48A5"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7E48A5" w:rsidRPr="00222234" w:rsidRDefault="007E48A5" w:rsidP="00231A9E">
                            <w:pPr>
                              <w:rPr>
                                <w:sz w:val="24"/>
                              </w:rPr>
                            </w:pPr>
                            <w:r w:rsidRPr="00222234">
                              <w:rPr>
                                <w:sz w:val="24"/>
                              </w:rPr>
                              <w:t>Pendapatan Bunga Bersih</w:t>
                            </w:r>
                          </w:p>
                          <w:p w14:paraId="16338845"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7E48A5" w:rsidRPr="00741015" w:rsidRDefault="007E48A5" w:rsidP="00231A9E">
                            <w:pPr>
                              <w:rPr>
                                <w:sz w:val="26"/>
                                <w:szCs w:val="26"/>
                              </w:rPr>
                            </w:pPr>
                            <w:r w:rsidRPr="00741015">
                              <w:rPr>
                                <w:sz w:val="26"/>
                                <w:szCs w:val="26"/>
                              </w:rPr>
                              <w:t>NIM</w:t>
                            </w:r>
                            <w:r>
                              <w:rPr>
                                <w:sz w:val="26"/>
                                <w:szCs w:val="26"/>
                              </w:rPr>
                              <w:t xml:space="preserve"> =</w:t>
                            </w:r>
                          </w:p>
                          <w:p w14:paraId="13195D51"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7E48A5" w:rsidRPr="00222234" w:rsidRDefault="007E48A5"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7E48A5" w:rsidRPr="00222234" w:rsidRDefault="007E48A5"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7E48A5" w:rsidRPr="00222234" w:rsidRDefault="007E48A5"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9"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9"/>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50" w:name="_Toc139464032"/>
      <w:bookmarkStart w:id="251" w:name="_Toc135749014"/>
      <w:bookmarkStart w:id="252" w:name="_Toc135749578"/>
      <w:bookmarkStart w:id="253"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50"/>
    </w:p>
    <w:p w14:paraId="6FC7E5B6" w14:textId="77777777" w:rsidR="00231A9E" w:rsidRPr="00AB4740" w:rsidRDefault="00231A9E" w:rsidP="0098373D">
      <w:pPr>
        <w:pStyle w:val="Heading2"/>
      </w:pPr>
      <w:bookmarkStart w:id="254" w:name="_Toc139703347"/>
      <w:r w:rsidRPr="00AB4740">
        <w:t>2.10</w:t>
      </w:r>
      <w:r w:rsidRPr="00AB4740">
        <w:tab/>
        <w:t>Hipotesis</w:t>
      </w:r>
      <w:bookmarkEnd w:id="251"/>
      <w:bookmarkEnd w:id="252"/>
      <w:bookmarkEnd w:id="253"/>
      <w:bookmarkEnd w:id="254"/>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5849412F"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5B761F2F" w14:textId="0D569459"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7E48A5">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DBFA30" w14:textId="77777777" w:rsidR="00C94C3E" w:rsidRDefault="00C94C3E">
      <w:r>
        <w:separator/>
      </w:r>
    </w:p>
  </w:endnote>
  <w:endnote w:type="continuationSeparator" w:id="0">
    <w:p w14:paraId="41649D4D" w14:textId="77777777" w:rsidR="00C94C3E" w:rsidRDefault="00C94C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7E48A5" w:rsidRDefault="007E48A5">
        <w:pPr>
          <w:pStyle w:val="Footer"/>
          <w:jc w:val="center"/>
        </w:pPr>
        <w:r>
          <w:fldChar w:fldCharType="begin"/>
        </w:r>
        <w:r>
          <w:instrText xml:space="preserve"> PAGE   \* MERGEFORMAT </w:instrText>
        </w:r>
        <w:r>
          <w:fldChar w:fldCharType="separate"/>
        </w:r>
        <w:r w:rsidR="00971BDB">
          <w:rPr>
            <w:noProof/>
          </w:rPr>
          <w:t>viii</w:t>
        </w:r>
        <w:r>
          <w:rPr>
            <w:noProof/>
          </w:rPr>
          <w:fldChar w:fldCharType="end"/>
        </w:r>
      </w:p>
    </w:sdtContent>
  </w:sdt>
  <w:p w14:paraId="47877EA8" w14:textId="77777777" w:rsidR="007E48A5" w:rsidRPr="0012037F" w:rsidRDefault="007E48A5"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7E48A5" w:rsidRPr="0012037F" w:rsidRDefault="007E48A5"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7E48A5" w:rsidRDefault="007E48A5">
        <w:pPr>
          <w:pStyle w:val="Footer"/>
          <w:jc w:val="center"/>
        </w:pPr>
        <w:r>
          <w:fldChar w:fldCharType="begin"/>
        </w:r>
        <w:r>
          <w:instrText xml:space="preserve"> PAGE   \* MERGEFORMAT </w:instrText>
        </w:r>
        <w:r>
          <w:fldChar w:fldCharType="separate"/>
        </w:r>
        <w:r w:rsidR="00971BDB">
          <w:rPr>
            <w:noProof/>
          </w:rPr>
          <w:t>1</w:t>
        </w:r>
        <w:r>
          <w:rPr>
            <w:noProof/>
          </w:rPr>
          <w:fldChar w:fldCharType="end"/>
        </w:r>
      </w:p>
    </w:sdtContent>
  </w:sdt>
  <w:p w14:paraId="65535902" w14:textId="77777777" w:rsidR="007E48A5" w:rsidRDefault="007E48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7E48A5" w:rsidRDefault="007E48A5">
        <w:pPr>
          <w:pStyle w:val="Footer"/>
          <w:jc w:val="center"/>
        </w:pPr>
        <w:r>
          <w:fldChar w:fldCharType="begin"/>
        </w:r>
        <w:r>
          <w:instrText xml:space="preserve"> PAGE   \* MERGEFORMAT </w:instrText>
        </w:r>
        <w:r>
          <w:fldChar w:fldCharType="separate"/>
        </w:r>
        <w:r w:rsidR="00971BDB">
          <w:rPr>
            <w:noProof/>
          </w:rPr>
          <w:t>14</w:t>
        </w:r>
        <w:r>
          <w:rPr>
            <w:noProof/>
          </w:rPr>
          <w:fldChar w:fldCharType="end"/>
        </w:r>
      </w:p>
    </w:sdtContent>
  </w:sdt>
  <w:p w14:paraId="1791CA27" w14:textId="77777777" w:rsidR="007E48A5" w:rsidRPr="0012037F" w:rsidRDefault="007E48A5"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7E48A5" w:rsidRDefault="007E48A5">
    <w:pPr>
      <w:pStyle w:val="Footer"/>
      <w:jc w:val="center"/>
    </w:pPr>
  </w:p>
  <w:p w14:paraId="55A104E0" w14:textId="77777777" w:rsidR="007E48A5" w:rsidRPr="00782178" w:rsidRDefault="007E48A5">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7E48A5" w:rsidRDefault="007E48A5">
        <w:pPr>
          <w:pStyle w:val="Footer"/>
          <w:jc w:val="center"/>
        </w:pPr>
        <w:r>
          <w:fldChar w:fldCharType="begin"/>
        </w:r>
        <w:r>
          <w:instrText xml:space="preserve"> PAGE   \* MERGEFORMAT </w:instrText>
        </w:r>
        <w:r>
          <w:fldChar w:fldCharType="separate"/>
        </w:r>
        <w:r w:rsidR="00971BDB">
          <w:rPr>
            <w:noProof/>
          </w:rPr>
          <w:t>43</w:t>
        </w:r>
        <w:r>
          <w:rPr>
            <w:noProof/>
          </w:rPr>
          <w:fldChar w:fldCharType="end"/>
        </w:r>
      </w:p>
    </w:sdtContent>
  </w:sdt>
  <w:p w14:paraId="21FCDE37" w14:textId="77777777" w:rsidR="007E48A5" w:rsidRPr="00782178" w:rsidRDefault="007E48A5">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7E48A5" w:rsidRDefault="007E48A5">
    <w:pPr>
      <w:pStyle w:val="Footer"/>
      <w:jc w:val="center"/>
    </w:pPr>
  </w:p>
  <w:p w14:paraId="7C7F1508" w14:textId="77777777" w:rsidR="007E48A5" w:rsidRPr="00782178" w:rsidRDefault="007E48A5">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7E48A5" w:rsidRDefault="007E48A5">
    <w:pPr>
      <w:pStyle w:val="Footer"/>
      <w:jc w:val="center"/>
    </w:pPr>
  </w:p>
  <w:p w14:paraId="59528C7E" w14:textId="77777777" w:rsidR="007E48A5" w:rsidRPr="00782178" w:rsidRDefault="007E48A5">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13A1B1" w14:textId="77777777" w:rsidR="00C94C3E" w:rsidRDefault="00C94C3E">
      <w:r>
        <w:separator/>
      </w:r>
    </w:p>
  </w:footnote>
  <w:footnote w:type="continuationSeparator" w:id="0">
    <w:p w14:paraId="152F0A8F" w14:textId="77777777" w:rsidR="00C94C3E" w:rsidRDefault="00C94C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7E48A5" w:rsidRPr="00C959B2" w:rsidRDefault="007E48A5" w:rsidP="0012037F">
    <w:pPr>
      <w:pStyle w:val="Header"/>
      <w:rPr>
        <w:lang w:val="id-ID"/>
      </w:rPr>
    </w:pPr>
  </w:p>
  <w:p w14:paraId="77E777F9" w14:textId="77777777" w:rsidR="007E48A5" w:rsidRDefault="007E48A5"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7E48A5" w:rsidRDefault="007E48A5">
        <w:pPr>
          <w:pStyle w:val="Header"/>
          <w:jc w:val="right"/>
        </w:pPr>
        <w:r>
          <w:fldChar w:fldCharType="begin"/>
        </w:r>
        <w:r>
          <w:instrText xml:space="preserve"> PAGE   \* MERGEFORMAT </w:instrText>
        </w:r>
        <w:r>
          <w:fldChar w:fldCharType="separate"/>
        </w:r>
        <w:r w:rsidR="00971BDB">
          <w:rPr>
            <w:noProof/>
          </w:rPr>
          <w:t>11</w:t>
        </w:r>
        <w:r>
          <w:rPr>
            <w:noProof/>
          </w:rPr>
          <w:fldChar w:fldCharType="end"/>
        </w:r>
      </w:p>
    </w:sdtContent>
  </w:sdt>
  <w:p w14:paraId="62BA6807" w14:textId="77777777" w:rsidR="007E48A5" w:rsidRDefault="007E48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7E48A5" w:rsidRDefault="007E48A5" w:rsidP="00D24075">
    <w:pPr>
      <w:pStyle w:val="Header"/>
    </w:pPr>
  </w:p>
  <w:p w14:paraId="6E47C3EA" w14:textId="77777777" w:rsidR="007E48A5" w:rsidRDefault="007E48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7E48A5" w:rsidRDefault="007E48A5">
        <w:pPr>
          <w:pStyle w:val="Header"/>
          <w:jc w:val="right"/>
        </w:pPr>
        <w:r>
          <w:fldChar w:fldCharType="begin"/>
        </w:r>
        <w:r>
          <w:instrText xml:space="preserve"> PAGE   \* MERGEFORMAT </w:instrText>
        </w:r>
        <w:r>
          <w:fldChar w:fldCharType="separate"/>
        </w:r>
        <w:r w:rsidR="00971BDB">
          <w:rPr>
            <w:noProof/>
          </w:rPr>
          <w:t>42</w:t>
        </w:r>
        <w:r>
          <w:rPr>
            <w:noProof/>
          </w:rPr>
          <w:fldChar w:fldCharType="end"/>
        </w:r>
      </w:p>
    </w:sdtContent>
  </w:sdt>
  <w:p w14:paraId="693837D7" w14:textId="77777777" w:rsidR="007E48A5" w:rsidRDefault="007E48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7E48A5" w:rsidRDefault="007E48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7E48A5" w:rsidRDefault="007E48A5">
        <w:pPr>
          <w:pStyle w:val="Header"/>
          <w:jc w:val="right"/>
        </w:pPr>
        <w:r>
          <w:fldChar w:fldCharType="begin"/>
        </w:r>
        <w:r>
          <w:instrText xml:space="preserve"> PAGE   \* MERGEFORMAT </w:instrText>
        </w:r>
        <w:r>
          <w:fldChar w:fldCharType="separate"/>
        </w:r>
        <w:r w:rsidR="00971BDB">
          <w:rPr>
            <w:noProof/>
          </w:rPr>
          <w:t>57</w:t>
        </w:r>
        <w:r>
          <w:rPr>
            <w:noProof/>
          </w:rPr>
          <w:fldChar w:fldCharType="end"/>
        </w:r>
      </w:p>
    </w:sdtContent>
  </w:sdt>
  <w:p w14:paraId="319F4886" w14:textId="77777777" w:rsidR="007E48A5" w:rsidRDefault="007E48A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7E48A5" w:rsidRDefault="007E48A5">
        <w:pPr>
          <w:pStyle w:val="Header"/>
          <w:jc w:val="right"/>
        </w:pPr>
        <w:r>
          <w:fldChar w:fldCharType="begin"/>
        </w:r>
        <w:r>
          <w:instrText xml:space="preserve"> PAGE   \* MERGEFORMAT </w:instrText>
        </w:r>
        <w:r>
          <w:fldChar w:fldCharType="separate"/>
        </w:r>
        <w:r w:rsidR="00971BDB">
          <w:rPr>
            <w:noProof/>
          </w:rPr>
          <w:t>65</w:t>
        </w:r>
        <w:r>
          <w:rPr>
            <w:noProof/>
          </w:rPr>
          <w:fldChar w:fldCharType="end"/>
        </w:r>
      </w:p>
    </w:sdtContent>
  </w:sdt>
  <w:p w14:paraId="267CD158" w14:textId="77777777" w:rsidR="007E48A5" w:rsidRDefault="007E48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A7F55"/>
    <w:rsid w:val="002B33EE"/>
    <w:rsid w:val="002B3A6A"/>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71BDB"/>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4C3E"/>
    <w:rsid w:val="00C959B2"/>
    <w:rsid w:val="00CA1E2C"/>
    <w:rsid w:val="00CA6E3C"/>
    <w:rsid w:val="00CB35F7"/>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20710"/>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90F2C2-AFBC-44D1-BD7A-7482A7CF9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74</Pages>
  <Words>29189</Words>
  <Characters>166382</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1</cp:revision>
  <cp:lastPrinted>2023-07-25T04:37:00Z</cp:lastPrinted>
  <dcterms:created xsi:type="dcterms:W3CDTF">2023-07-08T03:21:00Z</dcterms:created>
  <dcterms:modified xsi:type="dcterms:W3CDTF">2023-07-31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